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4C95" w14:textId="3E66B1FE" w:rsidR="00AA7E40" w:rsidRPr="00AA7E40" w:rsidRDefault="00AA7E40" w:rsidP="002D78E0">
      <w:pPr>
        <w:pStyle w:val="Title"/>
        <w:framePr w:w="0" w:hSpace="0" w:vSpace="0" w:wrap="auto" w:vAnchor="margin" w:hAnchor="text" w:xAlign="left" w:yAlign="inline"/>
        <w:spacing w:line="252" w:lineRule="auto"/>
        <w:rPr>
          <w:kern w:val="0"/>
          <w:sz w:val="22"/>
          <w:szCs w:val="22"/>
        </w:rPr>
      </w:pPr>
      <w:r w:rsidRPr="00AA7E40">
        <w:rPr>
          <w:kern w:val="0"/>
          <w:sz w:val="22"/>
          <w:szCs w:val="22"/>
        </w:rPr>
        <w:t>Makalah Tugas Akhir</w:t>
      </w:r>
    </w:p>
    <w:p w14:paraId="06EA1869" w14:textId="075740DF" w:rsidR="002D78E0" w:rsidRPr="00B4390E" w:rsidRDefault="002D78E0" w:rsidP="00B4390E">
      <w:pPr>
        <w:pStyle w:val="Title"/>
        <w:framePr w:w="0" w:hSpace="0" w:vSpace="0" w:wrap="auto" w:vAnchor="margin" w:hAnchor="text" w:xAlign="left" w:yAlign="inline"/>
        <w:autoSpaceDE w:val="0"/>
        <w:autoSpaceDN w:val="0"/>
        <w:spacing w:line="252" w:lineRule="auto"/>
        <w:rPr>
          <w:lang w:val="en-US"/>
        </w:rPr>
      </w:pPr>
      <w:r w:rsidRPr="00B4390E">
        <w:rPr>
          <w:lang w:val="en-US"/>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36531212" w14:textId="77777777" w:rsidR="005B5906" w:rsidRDefault="007F06B3" w:rsidP="005B5906">
      <w:pPr>
        <w:pStyle w:val="Authors"/>
        <w:framePr w:w="0" w:hSpace="0" w:vSpace="0" w:wrap="auto" w:vAnchor="margin" w:hAnchor="text" w:xAlign="left" w:yAlign="inline"/>
        <w:rPr>
          <w:iCs/>
          <w:noProof/>
          <w:sz w:val="20"/>
        </w:r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7D43D0FC" w14:textId="705129D7" w:rsidR="002345B8" w:rsidRPr="002345B8" w:rsidRDefault="002345B8" w:rsidP="002345B8">
      <w:pPr>
        <w:sectPr w:rsidR="002345B8" w:rsidRPr="002345B8"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p>
    <w:p w14:paraId="4220A422" w14:textId="77777777" w:rsidR="002345B8" w:rsidRPr="00862735" w:rsidRDefault="002345B8" w:rsidP="002345B8">
      <w:pPr>
        <w:jc w:val="both"/>
        <w:rPr>
          <w:noProof/>
          <w:sz w:val="18"/>
          <w:szCs w:val="16"/>
        </w:rPr>
      </w:pPr>
      <w:r w:rsidRPr="008661C7">
        <w:rPr>
          <w:b/>
          <w:bCs/>
          <w:i/>
          <w:iCs/>
          <w:noProof/>
          <w:sz w:val="18"/>
          <w:szCs w:val="16"/>
        </w:rPr>
        <w:t>Abstrak</w:t>
      </w:r>
      <w:r w:rsidRPr="00862735">
        <w:rPr>
          <w:noProof/>
          <w:sz w:val="18"/>
          <w:szCs w:val="16"/>
        </w:rPr>
        <w:t xml:space="preserve"> - Kekeringan merupakan salah satu permasalahan lingkungan hidup yang secara spesifik akan menimbulkan permasalahan yang serius bila terjadi dalam waktu yang berkepanjangan. Salah satu cara untuk mengatasi kekeringan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 VIKOR (</w:t>
      </w:r>
      <w:r w:rsidRPr="00862735">
        <w:rPr>
          <w:i/>
          <w:iCs/>
          <w:noProof/>
          <w:sz w:val="18"/>
          <w:szCs w:val="16"/>
        </w:rPr>
        <w:t>Višekriterijumsko Kompromisno Rangiranje</w:t>
      </w:r>
      <w:r w:rsidRPr="00862735">
        <w:rPr>
          <w:noProof/>
          <w:sz w:val="18"/>
          <w:szCs w:val="16"/>
        </w:rPr>
        <w:t xml:space="preserve">) merupakan salah satu metode </w:t>
      </w:r>
      <w:r w:rsidRPr="00862735">
        <w:rPr>
          <w:i/>
          <w:iCs/>
          <w:noProof/>
          <w:sz w:val="18"/>
          <w:szCs w:val="16"/>
        </w:rPr>
        <w:t>Multi-Criteria Decision Making</w:t>
      </w:r>
      <w:r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dilakukan dengan efektif dan efisien. Sistem informasi yang dibuat dikembangkan menggunakan metode RAD (</w:t>
      </w:r>
      <w:r w:rsidRPr="00862735">
        <w:rPr>
          <w:i/>
          <w:iCs/>
          <w:noProof/>
          <w:sz w:val="18"/>
          <w:szCs w:val="16"/>
        </w:rPr>
        <w:t>Rapid Application Development</w:t>
      </w:r>
      <w:r w:rsidRPr="00862735">
        <w:rPr>
          <w:noProof/>
          <w:sz w:val="18"/>
          <w:szCs w:val="16"/>
        </w:rPr>
        <w:t xml:space="preserve">) dengan menggunakan bahasa pemrograman PHP dengan basis data MySQL dan </w:t>
      </w:r>
      <w:r w:rsidRPr="00862735">
        <w:rPr>
          <w:i/>
          <w:iCs/>
          <w:noProof/>
          <w:sz w:val="18"/>
          <w:szCs w:val="16"/>
        </w:rPr>
        <w:t>framework</w:t>
      </w:r>
      <w:r w:rsidRPr="00862735">
        <w:rPr>
          <w:noProof/>
          <w:sz w:val="18"/>
          <w:szCs w:val="16"/>
        </w:rPr>
        <w:t xml:space="preserve"> Codeigniter. 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Pr="00862735">
        <w:rPr>
          <w:i/>
          <w:iCs/>
          <w:noProof/>
          <w:sz w:val="18"/>
          <w:szCs w:val="16"/>
        </w:rPr>
        <w:t>site</w:t>
      </w:r>
      <w:r w:rsidRPr="00862735">
        <w:rPr>
          <w:noProof/>
          <w:sz w:val="18"/>
          <w:szCs w:val="16"/>
        </w:rPr>
        <w:t xml:space="preserve"> bendungan). 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79458F1B" w14:textId="77777777" w:rsidR="002345B8" w:rsidRPr="00862735" w:rsidRDefault="002345B8" w:rsidP="002345B8">
      <w:pPr>
        <w:rPr>
          <w:b/>
          <w:noProof/>
          <w:sz w:val="18"/>
        </w:rPr>
      </w:pPr>
      <w:r w:rsidRPr="00862735">
        <w:rPr>
          <w:noProof/>
        </w:rPr>
        <w:t xml:space="preserve"> </w:t>
      </w:r>
      <w:r w:rsidRPr="00862735">
        <w:rPr>
          <w:noProof/>
        </w:rPr>
        <w:tab/>
      </w:r>
    </w:p>
    <w:p w14:paraId="7C8FE814" w14:textId="77777777" w:rsidR="002345B8" w:rsidRPr="00862735" w:rsidRDefault="002345B8" w:rsidP="002345B8">
      <w:pPr>
        <w:ind w:firstLine="202"/>
        <w:jc w:val="both"/>
        <w:rPr>
          <w:bCs/>
          <w:iCs/>
          <w:noProof/>
          <w:sz w:val="18"/>
          <w:szCs w:val="18"/>
        </w:rPr>
      </w:pPr>
      <w:r w:rsidRPr="00862735">
        <w:rPr>
          <w:bCs/>
          <w:i/>
          <w:noProof/>
          <w:sz w:val="18"/>
          <w:szCs w:val="18"/>
        </w:rPr>
        <w:t xml:space="preserve">Kata 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p w14:paraId="286E1484" w14:textId="77777777" w:rsidR="002345B8" w:rsidRDefault="002345B8" w:rsidP="000B7C8E">
      <w:pPr>
        <w:jc w:val="both"/>
        <w:rPr>
          <w:b/>
          <w:bCs/>
          <w:noProof/>
          <w:sz w:val="18"/>
          <w:szCs w:val="16"/>
        </w:rPr>
      </w:pPr>
    </w:p>
    <w:p w14:paraId="4DB43701" w14:textId="2BE918ED" w:rsidR="000B7C8E" w:rsidRPr="00073B6B" w:rsidRDefault="00597BC9" w:rsidP="000B7C8E">
      <w:pPr>
        <w:jc w:val="both"/>
        <w:rPr>
          <w:i/>
          <w:iCs/>
          <w:noProof/>
          <w:sz w:val="18"/>
          <w:szCs w:val="16"/>
        </w:rPr>
      </w:pPr>
      <w:r w:rsidRPr="00073B6B">
        <w:rPr>
          <w:i/>
          <w:iCs/>
          <w:noProof/>
          <w:sz w:val="18"/>
          <w:szCs w:val="16"/>
        </w:rPr>
        <w:t xml:space="preserve">Abstract - </w:t>
      </w:r>
      <w:r w:rsidR="000B7C8E" w:rsidRPr="00073B6B">
        <w:rPr>
          <w:i/>
          <w:iCs/>
          <w:noProof/>
          <w:sz w:val="18"/>
          <w:szCs w:val="16"/>
        </w:rPr>
        <w:t>Drought is one of the environmental problems that will specifically cause serious problems if it occurs for a prolonged period.</w:t>
      </w:r>
      <w:r w:rsidR="000B7C8E" w:rsidRPr="00073B6B">
        <w:rPr>
          <w:i/>
          <w:iCs/>
          <w:noProof/>
          <w:sz w:val="18"/>
          <w:szCs w:val="18"/>
        </w:rPr>
        <w:t xml:space="preserve"> </w:t>
      </w:r>
      <w:r w:rsidR="000B7C8E" w:rsidRPr="00073B6B">
        <w:rPr>
          <w:i/>
          <w:iCs/>
          <w:noProof/>
          <w:sz w:val="18"/>
          <w:szCs w:val="16"/>
        </w:rPr>
        <w:t>One way to overcome this problem is by building reservoirs or small dam as water storage facilities.</w:t>
      </w:r>
      <w:r w:rsidR="000B7C8E" w:rsidRPr="00073B6B">
        <w:rPr>
          <w:i/>
          <w:iCs/>
          <w:noProof/>
          <w:sz w:val="18"/>
          <w:szCs w:val="18"/>
        </w:rPr>
        <w:t xml:space="preserve"> </w:t>
      </w:r>
      <w:r w:rsidR="000B7C8E" w:rsidRPr="00073B6B">
        <w:rPr>
          <w:i/>
          <w:iCs/>
          <w:noProof/>
          <w:sz w:val="18"/>
          <w:szCs w:val="16"/>
        </w:rPr>
        <w:t>In Semarang Regency, there are 8 identified locations for small dam candidates, but not all of them can be built within the 5-year budget plan.</w:t>
      </w:r>
      <w:r w:rsidR="000B7C8E" w:rsidRPr="00073B6B">
        <w:rPr>
          <w:i/>
          <w:iCs/>
          <w:noProof/>
          <w:sz w:val="18"/>
          <w:szCs w:val="18"/>
        </w:rPr>
        <w:t xml:space="preserve"> </w:t>
      </w:r>
      <w:r w:rsidR="000B7C8E" w:rsidRPr="00073B6B">
        <w:rPr>
          <w:i/>
          <w:iCs/>
          <w:noProof/>
          <w:sz w:val="18"/>
          <w:szCs w:val="16"/>
        </w:rPr>
        <w:t>Decision support systems can be used to determine the priority of candidate small dams based on predetermined criteria, so that budget resources can be utilized optimally.</w:t>
      </w:r>
      <w:r w:rsidR="0050169C" w:rsidRPr="00073B6B">
        <w:rPr>
          <w:i/>
          <w:iCs/>
          <w:noProof/>
          <w:sz w:val="18"/>
          <w:szCs w:val="16"/>
        </w:rPr>
        <w:t xml:space="preserve"> </w:t>
      </w:r>
      <w:r w:rsidR="000B7C8E" w:rsidRPr="00073B6B">
        <w:rPr>
          <w:i/>
          <w:iCs/>
          <w:noProof/>
          <w:sz w:val="18"/>
          <w:szCs w:val="16"/>
        </w:rPr>
        <w:t>VIKOR (Višekriterijumsko Kompromisno Rangiranje)</w:t>
      </w:r>
      <w:r w:rsidR="000B7C8E" w:rsidRPr="00073B6B">
        <w:rPr>
          <w:i/>
          <w:iCs/>
          <w:noProof/>
          <w:sz w:val="18"/>
          <w:szCs w:val="18"/>
        </w:rPr>
        <w:t xml:space="preserve"> </w:t>
      </w:r>
      <w:r w:rsidR="000B7C8E" w:rsidRPr="00073B6B">
        <w:rPr>
          <w:i/>
          <w:iCs/>
          <w:noProof/>
          <w:sz w:val="18"/>
          <w:szCs w:val="16"/>
        </w:rPr>
        <w:t>is one of the Multi-Criteria Decision Making (MCDM) methods used to solve discrete decision-making problems with conflicting criteria.</w:t>
      </w:r>
      <w:r w:rsidR="000B7C8E" w:rsidRPr="00073B6B">
        <w:rPr>
          <w:i/>
          <w:iCs/>
          <w:noProof/>
          <w:sz w:val="18"/>
          <w:szCs w:val="18"/>
        </w:rPr>
        <w:t xml:space="preserve"> </w:t>
      </w:r>
      <w:r w:rsidR="000B7C8E" w:rsidRPr="00073B6B">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073B6B">
        <w:rPr>
          <w:i/>
          <w:iCs/>
          <w:noProof/>
          <w:sz w:val="18"/>
          <w:szCs w:val="16"/>
        </w:rPr>
        <w:t xml:space="preserve"> </w:t>
      </w:r>
      <w:r w:rsidR="000B7C8E" w:rsidRPr="00073B6B">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073B6B">
        <w:rPr>
          <w:i/>
          <w:iCs/>
          <w:noProof/>
          <w:sz w:val="18"/>
          <w:szCs w:val="16"/>
        </w:rPr>
        <w:t xml:space="preserve"> </w:t>
      </w:r>
      <w:r w:rsidR="000B7C8E" w:rsidRPr="00073B6B">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073B6B" w:rsidRDefault="00E97402" w:rsidP="00C3257E">
      <w:pPr>
        <w:pStyle w:val="Abstract"/>
        <w:ind w:firstLine="0"/>
        <w:rPr>
          <w:b w:val="0"/>
          <w:bCs w:val="0"/>
          <w:i/>
          <w:iCs/>
          <w:noProof/>
        </w:rPr>
      </w:pPr>
    </w:p>
    <w:p w14:paraId="6F54A56C" w14:textId="69D8ED9E" w:rsidR="002345B8" w:rsidRPr="00073B6B" w:rsidRDefault="002B2E7F" w:rsidP="00641B2B">
      <w:pPr>
        <w:ind w:firstLine="202"/>
        <w:jc w:val="both"/>
        <w:rPr>
          <w:i/>
          <w:iCs/>
          <w:noProof/>
          <w:sz w:val="18"/>
          <w:szCs w:val="18"/>
          <w:lang w:val="en-US"/>
        </w:rPr>
      </w:pPr>
      <w:bookmarkStart w:id="0" w:name="PointTmp"/>
      <w:r w:rsidRPr="00073B6B">
        <w:rPr>
          <w:i/>
          <w:iCs/>
          <w:noProof/>
          <w:sz w:val="18"/>
          <w:szCs w:val="18"/>
          <w:lang w:val="en-US"/>
        </w:rPr>
        <w:t>Key</w:t>
      </w:r>
      <w:r w:rsidR="002345B8" w:rsidRPr="00073B6B">
        <w:rPr>
          <w:i/>
          <w:iCs/>
          <w:noProof/>
          <w:sz w:val="18"/>
          <w:szCs w:val="18"/>
          <w:lang w:val="en-US"/>
        </w:rPr>
        <w:t>words</w:t>
      </w:r>
      <w:r w:rsidR="000B7A04" w:rsidRPr="00073B6B">
        <w:rPr>
          <w:i/>
          <w:iCs/>
          <w:noProof/>
          <w:sz w:val="18"/>
          <w:szCs w:val="18"/>
        </w:rPr>
        <w:t xml:space="preserve">: </w:t>
      </w:r>
      <w:r w:rsidR="00D445DF" w:rsidRPr="00073B6B">
        <w:rPr>
          <w:i/>
          <w:iCs/>
          <w:noProof/>
          <w:sz w:val="18"/>
          <w:szCs w:val="18"/>
          <w:lang w:val="en-US"/>
        </w:rPr>
        <w:t>VIKOR, Višekriterijumsko Kompromisno Rangiranje, Decision Support Systems, reservoir, PHP, MySQL, CodeIgniter</w:t>
      </w:r>
    </w:p>
    <w:p w14:paraId="49D654EF" w14:textId="77777777" w:rsidR="002345B8" w:rsidRPr="002345B8" w:rsidRDefault="002345B8" w:rsidP="00641B2B">
      <w:pPr>
        <w:ind w:firstLine="202"/>
        <w:jc w:val="both"/>
        <w:rPr>
          <w:noProof/>
          <w:sz w:val="18"/>
          <w:szCs w:val="18"/>
          <w:lang w:val="en-US"/>
        </w:rPr>
      </w:pPr>
    </w:p>
    <w:p w14:paraId="73417E74" w14:textId="252A7CED" w:rsidR="002345B8" w:rsidRDefault="002345B8">
      <w:pPr>
        <w:rPr>
          <w:b/>
          <w:bCs/>
          <w:noProof/>
          <w:sz w:val="18"/>
          <w:szCs w:val="18"/>
          <w:lang w:val="en-US"/>
        </w:rPr>
      </w:pPr>
    </w:p>
    <w:p w14:paraId="3F79226D" w14:textId="77777777" w:rsidR="002345B8" w:rsidRDefault="002345B8" w:rsidP="002345B8">
      <w:pPr>
        <w:jc w:val="both"/>
        <w:rPr>
          <w:b/>
          <w:bCs/>
          <w:noProof/>
          <w:sz w:val="18"/>
          <w:szCs w:val="18"/>
        </w:rPr>
        <w:sectPr w:rsidR="002345B8" w:rsidSect="002345B8">
          <w:type w:val="continuous"/>
          <w:pgSz w:w="11907" w:h="16839" w:code="9"/>
          <w:pgMar w:top="1080" w:right="811" w:bottom="1080" w:left="1134" w:header="432" w:footer="432" w:gutter="0"/>
          <w:cols w:space="288"/>
          <w:titlePg/>
          <w:docGrid w:linePitch="272"/>
        </w:sectPr>
      </w:pPr>
    </w:p>
    <w:bookmarkEnd w:id="0"/>
    <w:p w14:paraId="77C8C1F9" w14:textId="333F6D8D" w:rsidR="003A57B0" w:rsidRPr="00862735" w:rsidRDefault="00526EDD" w:rsidP="002345B8">
      <w:pPr>
        <w:pStyle w:val="Heading1"/>
        <w:spacing w:before="0"/>
        <w:rPr>
          <w:noProof/>
        </w:rPr>
      </w:pPr>
      <w:r w:rsidRPr="00862735">
        <w:rPr>
          <w:noProof/>
        </w:rPr>
        <w:t>PENDAHULUAN</w:t>
      </w:r>
    </w:p>
    <w:p w14:paraId="20C26F4F" w14:textId="43D86E63" w:rsidR="007E5E5F" w:rsidRPr="00862735" w:rsidRDefault="007E5E5F" w:rsidP="00744FF9">
      <w:pPr>
        <w:pStyle w:val="Text"/>
        <w:spacing w:line="240" w:lineRule="auto"/>
        <w:ind w:firstLine="284"/>
        <w:rPr>
          <w:noProof/>
        </w:rPr>
      </w:pPr>
      <w:r w:rsidRPr="00862735">
        <w:rPr>
          <w:noProof/>
        </w:rPr>
        <w:t>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w:t>
      </w:r>
      <w:r w:rsidR="00A83DDD">
        <w:rPr>
          <w:noProof/>
          <w:lang w:val="en-US"/>
        </w:rPr>
        <w:t xml:space="preserve"> </w:t>
      </w:r>
      <w:r w:rsidRPr="00862735">
        <w:rPr>
          <w:noProof/>
        </w:rPr>
        <w:t xml:space="preserve">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lastRenderedPageBreak/>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73BFE5F6" w:rsidR="007751D1" w:rsidRPr="00862735" w:rsidRDefault="00AC4F30" w:rsidP="007751D1">
      <w:pPr>
        <w:pStyle w:val="Heading1"/>
        <w:rPr>
          <w:noProof/>
        </w:rPr>
      </w:pPr>
      <w:r>
        <w:rPr>
          <w:noProof/>
          <w:lang w:val="en-US"/>
        </w:rPr>
        <w:t>TINJAUAN PUSTAKA</w:t>
      </w:r>
    </w:p>
    <w:p w14:paraId="27E01774" w14:textId="6E50EF45" w:rsidR="0099210C" w:rsidRPr="0099210C" w:rsidRDefault="0099210C" w:rsidP="0099210C">
      <w:pPr>
        <w:pStyle w:val="Heading2"/>
        <w:rPr>
          <w:noProof/>
          <w:lang w:val="en-US"/>
        </w:rPr>
      </w:pPr>
      <w:r>
        <w:rPr>
          <w:noProof/>
          <w:lang w:val="en-US"/>
        </w:rPr>
        <w:t>Penelitian Terdahulu</w:t>
      </w:r>
    </w:p>
    <w:p w14:paraId="61D4E867" w14:textId="26C327F1"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w:t>
      </w:r>
      <w:r w:rsidRPr="00862735">
        <w:rPr>
          <w:noProof/>
        </w:rPr>
        <w:lastRenderedPageBreak/>
        <w:t xml:space="preserve">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163F5DCC" w:rsidR="003A57B0" w:rsidRPr="00862735" w:rsidRDefault="0099210C" w:rsidP="0099210C">
      <w:pPr>
        <w:pStyle w:val="Heading2"/>
        <w:rPr>
          <w:noProof/>
        </w:rPr>
      </w:pPr>
      <w:r w:rsidRPr="00862735">
        <w:rPr>
          <w:noProof/>
        </w:rPr>
        <w:t xml:space="preserve">Višekriterijumsko Kompromisno Rangiranje </w:t>
      </w:r>
      <w:r w:rsidR="003A57B0" w:rsidRPr="00862735">
        <w:rPr>
          <w:noProof/>
        </w:rPr>
        <w:t>(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118D078C"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2FA657F9" w14:textId="77777777" w:rsidR="000E62F3" w:rsidRPr="00862735" w:rsidRDefault="000E62F3" w:rsidP="008E0199">
      <w:pPr>
        <w:contextualSpacing/>
        <w:jc w:val="both"/>
        <w:rPr>
          <w:noProof/>
        </w:rPr>
      </w:pPr>
      <w:r w:rsidRPr="00862735">
        <w:rPr>
          <w:noProof/>
        </w:rPr>
        <w:t>Keterangan:</w:t>
      </w:r>
    </w:p>
    <w:p w14:paraId="1B89AD52" w14:textId="4E0A63EB" w:rsidR="000E62F3" w:rsidRPr="00862735" w:rsidRDefault="000E62F3" w:rsidP="008E0199">
      <w:pPr>
        <w:contextualSpacing/>
        <w:jc w:val="both"/>
        <w:rPr>
          <w:noProof/>
        </w:rPr>
      </w:pPr>
      <m:oMath>
        <m:r>
          <w:rPr>
            <w:rFonts w:ascii="Cambria Math" w:hAnsi="Cambria Math"/>
            <w:noProof/>
          </w:rPr>
          <m:t>F</m:t>
        </m:r>
      </m:oMath>
      <w:r w:rsidRPr="00862735">
        <w:rPr>
          <w:noProof/>
        </w:rPr>
        <w:tab/>
      </w:r>
      <w:r w:rsidR="008923D4">
        <w:rPr>
          <w:noProof/>
        </w:rPr>
        <w:tab/>
      </w:r>
      <w:r w:rsidRPr="00862735">
        <w:rPr>
          <w:noProof/>
        </w:rPr>
        <w:t xml:space="preserve">= Matriks </w:t>
      </w:r>
      <w:r w:rsidR="0014085A" w:rsidRPr="00862735">
        <w:rPr>
          <w:noProof/>
        </w:rPr>
        <w:t>k</w:t>
      </w:r>
      <w:r w:rsidRPr="00862735">
        <w:rPr>
          <w:noProof/>
        </w:rPr>
        <w:t>eputusan</w:t>
      </w:r>
    </w:p>
    <w:p w14:paraId="0BCAEFAB" w14:textId="21FBA58A" w:rsidR="000E62F3" w:rsidRPr="00862735" w:rsidRDefault="00000000" w:rsidP="008E0199">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0E62F3" w:rsidRPr="00862735">
        <w:rPr>
          <w:noProof/>
        </w:rPr>
        <w:tab/>
      </w:r>
      <w:r w:rsidR="008923D4">
        <w:rPr>
          <w:noProof/>
        </w:rPr>
        <w:tab/>
      </w:r>
      <w:r w:rsidR="000E62F3" w:rsidRPr="00862735">
        <w:rPr>
          <w:noProof/>
        </w:rPr>
        <w:t xml:space="preserve">= Alternatif ke - </w:t>
      </w:r>
      <m:oMath>
        <m:r>
          <w:rPr>
            <w:rFonts w:ascii="Cambria Math" w:eastAsia="Cambria Math" w:hAnsi="Cambria Math" w:cs="Cambria Math"/>
            <w:noProof/>
          </w:rPr>
          <m:t>i</m:t>
        </m:r>
      </m:oMath>
    </w:p>
    <w:p w14:paraId="0359348A" w14:textId="398798BF"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0E62F3" w:rsidRPr="00862735">
        <w:rPr>
          <w:noProof/>
        </w:rPr>
        <w:tab/>
      </w:r>
      <w:r w:rsidR="008923D4">
        <w:rPr>
          <w:noProof/>
        </w:rPr>
        <w:tab/>
      </w:r>
      <w:r w:rsidR="000E62F3" w:rsidRPr="00862735">
        <w:rPr>
          <w:noProof/>
        </w:rPr>
        <w:t xml:space="preserve">= Kriteria ke – </w:t>
      </w:r>
      <m:oMath>
        <m:r>
          <w:rPr>
            <w:rFonts w:ascii="Cambria Math" w:hAnsi="Cambria Math"/>
            <w:noProof/>
          </w:rPr>
          <m:t>j</m:t>
        </m:r>
      </m:oMath>
    </w:p>
    <w:p w14:paraId="10413534" w14:textId="2F7BC028"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8923D4">
        <w:rPr>
          <w:noProof/>
        </w:rPr>
        <w:tab/>
      </w:r>
      <w:r w:rsidR="000E62F3" w:rsidRPr="00862735">
        <w:rPr>
          <w:noProof/>
        </w:rPr>
        <w:t xml:space="preserve">= </w:t>
      </w:r>
      <w:bookmarkStart w:id="1" w:name="_Hlk128587806"/>
      <w:r w:rsidR="000E62F3" w:rsidRPr="00862735">
        <w:rPr>
          <w:noProof/>
        </w:rPr>
        <w:t xml:space="preserve">Respons alternatif </w:t>
      </w:r>
      <m:oMath>
        <m:r>
          <w:rPr>
            <w:rFonts w:ascii="Cambria Math" w:eastAsia="Cambria Math" w:hAnsi="Cambria Math" w:cs="Cambria Math"/>
            <w:noProof/>
          </w:rPr>
          <m:t>i</m:t>
        </m:r>
      </m:oMath>
      <w:r w:rsidR="000E62F3" w:rsidRPr="00862735">
        <w:rPr>
          <w:noProof/>
        </w:rPr>
        <w:t xml:space="preserve"> pada kriteria </w:t>
      </w:r>
      <m:oMath>
        <m:r>
          <w:rPr>
            <w:rFonts w:ascii="Cambria Math" w:hAnsi="Cambria Math"/>
            <w:noProof/>
          </w:rPr>
          <m:t>j</m:t>
        </m:r>
      </m:oMath>
      <w:bookmarkEnd w:id="1"/>
    </w:p>
    <w:p w14:paraId="30A2BFAB" w14:textId="7FA7FE77" w:rsidR="000E62F3" w:rsidRPr="00862735" w:rsidRDefault="000E62F3" w:rsidP="008E0199">
      <w:pPr>
        <w:contextualSpacing/>
        <w:jc w:val="both"/>
        <w:rPr>
          <w:noProof/>
        </w:rPr>
      </w:pPr>
      <m:oMath>
        <m:r>
          <w:rPr>
            <w:rFonts w:ascii="Cambria Math" w:eastAsia="Cambria Math" w:hAnsi="Cambria Math" w:cs="Cambria Math"/>
            <w:noProof/>
          </w:rPr>
          <m:t>i</m:t>
        </m:r>
      </m:oMath>
      <w:r w:rsidRPr="00862735">
        <w:rPr>
          <w:noProof/>
        </w:rPr>
        <w:tab/>
      </w:r>
      <w:r w:rsidR="008923D4">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6E9FCA4D" w14:textId="6ADA2219" w:rsidR="000E62F3" w:rsidRPr="00862735" w:rsidRDefault="000E62F3" w:rsidP="008E0199">
      <w:pPr>
        <w:contextualSpacing/>
        <w:jc w:val="both"/>
        <w:rPr>
          <w:noProof/>
        </w:rPr>
      </w:pPr>
      <m:oMath>
        <m:r>
          <w:rPr>
            <w:rFonts w:ascii="Cambria Math" w:hAnsi="Cambria Math"/>
            <w:noProof/>
          </w:rPr>
          <m:t>j</m:t>
        </m:r>
      </m:oMath>
      <w:r w:rsidRPr="00862735">
        <w:rPr>
          <w:noProof/>
        </w:rPr>
        <w:tab/>
      </w:r>
      <w:r w:rsidR="008923D4">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5BE6A7C4" w14:textId="77777777" w:rsidR="00E663D4" w:rsidRPr="00862735" w:rsidRDefault="00E663D4" w:rsidP="00B679F3">
      <w:pPr>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 xml:space="preserve">h dari pengguna sistem sesuai dengan kebutuhan atau kriteria yang </w:t>
      </w:r>
      <w:r w:rsidRPr="00862735">
        <w:rPr>
          <w:noProof/>
        </w:rPr>
        <w:t>diinginkan. Rumusan umum untuk bobot kriteria adalah berlaku persamaan:</w:t>
      </w:r>
    </w:p>
    <w:p w14:paraId="192CCDD7" w14:textId="59A9FADA"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414FA0">
      <w:pPr>
        <w:contextualSpacing/>
        <w:jc w:val="both"/>
        <w:rPr>
          <w:noProof/>
        </w:rPr>
      </w:pPr>
      <w:r w:rsidRPr="00862735">
        <w:rPr>
          <w:noProof/>
        </w:rPr>
        <w:t>Keterangan:</w:t>
      </w:r>
    </w:p>
    <w:p w14:paraId="011E684B" w14:textId="77777777" w:rsidR="00D93836" w:rsidRPr="00862735" w:rsidRDefault="00000000" w:rsidP="00414FA0">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Pr="00862735" w:rsidRDefault="000322F2"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6D9BB861"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DB7229A"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22AB1500"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2BB89195"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54706917"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66082C9F"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006491">
        <w:rPr>
          <w:noProof/>
        </w:rPr>
        <w:tab/>
      </w:r>
      <w:r w:rsidRPr="00862735">
        <w:rPr>
          <w:noProof/>
        </w:rPr>
        <w:t>= Matriks ternormalisasi</w:t>
      </w:r>
    </w:p>
    <w:p w14:paraId="7D622B86" w14:textId="77777777"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77777777"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baik dalam satu kriteria </w:t>
      </w:r>
      <m:oMath>
        <m:r>
          <w:rPr>
            <w:rFonts w:ascii="Cambria Math" w:hAnsi="Cambria Math"/>
            <w:noProof/>
          </w:rPr>
          <m:t>j</m:t>
        </m:r>
      </m:oMath>
      <w:r w:rsidR="00196169" w:rsidRPr="00862735">
        <w:rPr>
          <w:noProof/>
        </w:rPr>
        <w:t xml:space="preserve"> </w:t>
      </w:r>
    </w:p>
    <w:p w14:paraId="5676D8FF" w14:textId="64101CD3"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4B5ED4E9"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F3E44B6"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38EBFBD7" w14:textId="77777777" w:rsidR="006D66B9" w:rsidRPr="00862735" w:rsidRDefault="006D66B9" w:rsidP="006D66B9">
      <w:pPr>
        <w:contextualSpacing/>
        <w:jc w:val="both"/>
        <w:rPr>
          <w:noProof/>
        </w:rPr>
      </w:pPr>
      <w:r w:rsidRPr="00862735">
        <w:rPr>
          <w:noProof/>
        </w:rPr>
        <w:t>Keterangan:</w:t>
      </w:r>
    </w:p>
    <w:p w14:paraId="50292B37" w14:textId="1FC6616A" w:rsidR="006D66B9" w:rsidRPr="00862735" w:rsidRDefault="00000000" w:rsidP="00123C54">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6D66B9" w:rsidRPr="00862735">
        <w:rPr>
          <w:noProof/>
        </w:rPr>
        <w:tab/>
        <w:t>=</w:t>
      </w:r>
      <w:r w:rsidR="006A4714">
        <w:rPr>
          <w:noProof/>
          <w:lang w:val="en-US"/>
        </w:rPr>
        <w:tab/>
      </w:r>
      <w:r w:rsidR="006D66B9" w:rsidRPr="00862735">
        <w:rPr>
          <w:noProof/>
        </w:rPr>
        <w:t xml:space="preserve">Nilai data ternormalisasi sudah terbobot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566BBB17" w14:textId="7F13DEFB"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6D66B9" w:rsidRPr="00862735">
        <w:rPr>
          <w:noProof/>
        </w:rPr>
        <w:tab/>
        <w:t>=</w:t>
      </w:r>
      <w:r w:rsidR="006A4714">
        <w:rPr>
          <w:noProof/>
          <w:lang w:val="en-US"/>
        </w:rPr>
        <w:tab/>
      </w:r>
      <w:r w:rsidR="006D66B9" w:rsidRPr="00862735">
        <w:rPr>
          <w:noProof/>
        </w:rPr>
        <w:t xml:space="preserve">Nilai bobot kriteria </w:t>
      </w:r>
      <m:oMath>
        <m:r>
          <w:rPr>
            <w:rFonts w:ascii="Cambria Math" w:hAnsi="Cambria Math"/>
            <w:noProof/>
          </w:rPr>
          <m:t>j</m:t>
        </m:r>
      </m:oMath>
    </w:p>
    <w:p w14:paraId="7DF54096" w14:textId="12774849"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6D66B9" w:rsidRPr="00862735">
        <w:rPr>
          <w:noProof/>
        </w:rPr>
        <w:tab/>
        <w:t>=</w:t>
      </w:r>
      <w:r w:rsidR="006A4714">
        <w:rPr>
          <w:noProof/>
          <w:lang w:val="en-US"/>
        </w:rPr>
        <w:tab/>
      </w:r>
      <w:r w:rsidR="006D66B9" w:rsidRPr="00862735">
        <w:rPr>
          <w:noProof/>
        </w:rPr>
        <w:t xml:space="preserve">Nilai data ternormalisasi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lastRenderedPageBreak/>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1C21D45D"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50B669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61B774E2" w14:textId="30BC7F3B"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Utility</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560BFA36" w14:textId="4A69C789"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Regret</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45DFA767" w14:textId="5718A916" w:rsidR="00B62A06" w:rsidRPr="00862735" w:rsidRDefault="00000000" w:rsidP="00C87617">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54125F">
        <w:rPr>
          <w:noProof/>
        </w:rPr>
        <w:tab/>
      </w:r>
      <w:r w:rsidR="00BB4049" w:rsidRPr="00862735">
        <w:rPr>
          <w:noProof/>
        </w:rPr>
        <w:t>=</w:t>
      </w:r>
      <w:r w:rsidR="0054125F">
        <w:rPr>
          <w:noProof/>
        </w:rPr>
        <w:tab/>
      </w:r>
      <w:r w:rsidR="00BB4049" w:rsidRPr="00862735">
        <w:rPr>
          <w:noProof/>
        </w:rPr>
        <w:t xml:space="preserve">Nilai data ternormalisasi sudah terbobot untuk alternatif  </w:t>
      </w:r>
      <m:oMath>
        <m:r>
          <w:rPr>
            <w:rFonts w:ascii="Cambria Math" w:eastAsia="Cambria Math" w:hAnsi="Cambria Math" w:cs="Cambria Math"/>
            <w:noProof/>
          </w:rPr>
          <m:t>i</m:t>
        </m:r>
      </m:oMath>
      <w:r w:rsidR="00BB4049"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4A3012F5"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2A1C187F"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55D224E9"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2B225F51"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5D7896">
      <w:pPr>
        <w:ind w:left="851" w:hanging="567"/>
        <w:contextualSpacing/>
        <w:jc w:val="both"/>
        <w:rPr>
          <w:noProof/>
        </w:rPr>
      </w:pPr>
      <w:r w:rsidRPr="00862735">
        <w:rPr>
          <w:noProof/>
        </w:rPr>
        <w:t>Keterangan:</w:t>
      </w:r>
    </w:p>
    <w:p w14:paraId="00061670" w14:textId="746DCD7E" w:rsidR="00C87490" w:rsidRPr="00862735" w:rsidRDefault="00000000" w:rsidP="000A178D">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C03DF4">
        <w:rPr>
          <w:noProof/>
        </w:rPr>
        <w:tab/>
      </w:r>
      <w:r w:rsidR="00C87490" w:rsidRPr="00862735">
        <w:rPr>
          <w:noProof/>
        </w:rPr>
        <w:t>=</w:t>
      </w:r>
      <w:r w:rsidR="00C03DF4">
        <w:rPr>
          <w:noProof/>
        </w:rPr>
        <w:tab/>
      </w:r>
      <w:r w:rsidR="00C87490" w:rsidRPr="00862735">
        <w:rPr>
          <w:noProof/>
        </w:rPr>
        <w:t xml:space="preserve">Alternatif </w:t>
      </w:r>
      <m:oMath>
        <m:r>
          <w:rPr>
            <w:rFonts w:ascii="Cambria Math" w:hAnsi="Cambria Math"/>
            <w:noProof/>
          </w:rPr>
          <m:t>m</m:t>
        </m:r>
      </m:oMath>
      <w:r w:rsidR="00C87490" w:rsidRPr="00862735">
        <w:rPr>
          <w:noProof/>
        </w:rPr>
        <w:t xml:space="preserve"> maksimum yang berada dalam kondisi berdekatan </w:t>
      </w:r>
    </w:p>
    <w:p w14:paraId="049783E8" w14:textId="23DD979C" w:rsidR="00C87490" w:rsidRPr="00862735" w:rsidRDefault="00C87490" w:rsidP="00C03DF4">
      <w:pPr>
        <w:ind w:left="993" w:hanging="709"/>
        <w:contextualSpacing/>
        <w:jc w:val="both"/>
        <w:rPr>
          <w:noProof/>
        </w:rPr>
      </w:pPr>
      <m:oMath>
        <m:r>
          <w:rPr>
            <w:rFonts w:ascii="Cambria Math" w:hAnsi="Cambria Math"/>
            <w:noProof/>
          </w:rPr>
          <m:t>m</m:t>
        </m:r>
      </m:oMath>
      <w:r w:rsidR="00C03DF4">
        <w:rPr>
          <w:noProof/>
        </w:rPr>
        <w:tab/>
      </w:r>
      <w:r w:rsidRPr="00862735">
        <w:rPr>
          <w:noProof/>
        </w:rPr>
        <w:t>=</w:t>
      </w:r>
      <w:r w:rsidR="00C03DF4">
        <w:rPr>
          <w:noProof/>
        </w:rPr>
        <w:tab/>
      </w:r>
      <w:r w:rsidR="005D7896">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344ED7F1" w:rsidR="0031250F" w:rsidRPr="00862735" w:rsidRDefault="0031250F" w:rsidP="0061264F">
      <w:pPr>
        <w:ind w:firstLine="426"/>
        <w:contextualSpacing/>
        <w:jc w:val="both"/>
        <w:rPr>
          <w:noProof/>
        </w:rPr>
      </w:pPr>
      <w:r w:rsidRPr="00862735">
        <w:rPr>
          <w:noProof/>
        </w:rPr>
        <w:t xml:space="preserve">Kabupaten Semarang merupakan salah satu kabupaten di Provinsi Jawa Tengah dengan ibu kotanya adalah Kota Ungaran. Kabupaten Semarang secara geografis terletak pada </w:t>
      </w:r>
      <w:r w:rsidR="004145DE" w:rsidRPr="003533BF">
        <w:rPr>
          <w:szCs w:val="24"/>
        </w:rPr>
        <w:t>110°14’54,75’’ sampai dengan 110°39’3’’ Bujur Timur dan 7°3’57” sampai dengan 7°30’ Lintang Selatan</w:t>
      </w:r>
      <w:r w:rsidRPr="00862735">
        <w:rPr>
          <w:noProof/>
        </w:rPr>
        <w:t xml:space="preserve">.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w:t>
      </w:r>
      <w:r w:rsidRPr="00862735">
        <w:rPr>
          <w:noProof/>
        </w:rPr>
        <w:lastRenderedPageBreak/>
        <w:t>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0D8C5A60"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G</w:t>
      </w:r>
      <w:r w:rsidR="004933C6">
        <w:rPr>
          <w:noProof/>
          <w:lang w:val="en-US"/>
        </w:rPr>
        <w:t>ambar 1</w:t>
      </w:r>
      <w:r w:rsidR="00F471F2" w:rsidRPr="00862735">
        <w:rPr>
          <w:noProof/>
        </w:rPr>
        <w:t>.</w:t>
      </w:r>
    </w:p>
    <w:p w14:paraId="781AC818" w14:textId="3B898ED0" w:rsidR="00F471F2" w:rsidRPr="00862735" w:rsidRDefault="00591701" w:rsidP="00367362">
      <w:pPr>
        <w:contextualSpacing/>
        <w:jc w:val="center"/>
        <w:rPr>
          <w:noProof/>
        </w:rPr>
      </w:pPr>
      <w:r>
        <w:rPr>
          <w:noProof/>
        </w:rPr>
        <w:drawing>
          <wp:inline distT="0" distB="0" distL="0" distR="0" wp14:anchorId="27389795" wp14:editId="21D05074">
            <wp:extent cx="2209253" cy="3722915"/>
            <wp:effectExtent l="0" t="0" r="635" b="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12610" cy="3728572"/>
                    </a:xfrm>
                    <a:prstGeom prst="rect">
                      <a:avLst/>
                    </a:prstGeom>
                    <a:noFill/>
                    <a:ln>
                      <a:noFill/>
                    </a:ln>
                  </pic:spPr>
                </pic:pic>
              </a:graphicData>
            </a:graphic>
          </wp:inline>
        </w:drawing>
      </w:r>
    </w:p>
    <w:p w14:paraId="3F7823C3" w14:textId="70427342" w:rsidR="00177808" w:rsidRPr="00862735" w:rsidRDefault="00A8134A" w:rsidP="00A8134A">
      <w:pPr>
        <w:pStyle w:val="Caption"/>
        <w:jc w:val="center"/>
        <w:rPr>
          <w:noProof/>
        </w:rPr>
      </w:pPr>
      <w:r>
        <w:t xml:space="preserve">Gambar  </w:t>
      </w:r>
      <w:r>
        <w:fldChar w:fldCharType="begin"/>
      </w:r>
      <w:r>
        <w:instrText xml:space="preserve"> SEQ Gambar_ \* ARABIC </w:instrText>
      </w:r>
      <w:r>
        <w:fldChar w:fldCharType="separate"/>
      </w:r>
      <w:r w:rsidR="00EB59DB">
        <w:rPr>
          <w:noProof/>
        </w:rPr>
        <w:t>1</w:t>
      </w:r>
      <w:r>
        <w:fldChar w:fldCharType="end"/>
      </w:r>
      <w:r>
        <w:rPr>
          <w:lang w:val="en-US"/>
        </w:rPr>
        <w:t xml:space="preserve"> </w:t>
      </w:r>
      <w:r w:rsidR="00BC010F" w:rsidRPr="00053DA3">
        <w:rPr>
          <w:noProof/>
        </w:rPr>
        <w:t xml:space="preserve">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6104A507"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w:t>
      </w:r>
      <w:r w:rsidR="00A8134A">
        <w:rPr>
          <w:noProof/>
          <w:lang w:val="en-US"/>
        </w:rPr>
        <w:t>Gambar</w:t>
      </w:r>
      <w:r w:rsidRPr="00862735">
        <w:rPr>
          <w:noProof/>
        </w:rPr>
        <w:t xml:space="preserve"> 1 yang dijelaskan pada Tabel I.</w:t>
      </w:r>
    </w:p>
    <w:p w14:paraId="11A4830A" w14:textId="3BDA3834"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CellMar>
          <w:left w:w="85" w:type="dxa"/>
          <w:right w:w="85" w:type="dxa"/>
        </w:tblCellMar>
        <w:tblLook w:val="04A0" w:firstRow="1" w:lastRow="0" w:firstColumn="1" w:lastColumn="0" w:noHBand="0" w:noVBand="1"/>
      </w:tblPr>
      <w:tblGrid>
        <w:gridCol w:w="562"/>
        <w:gridCol w:w="1276"/>
        <w:gridCol w:w="2977"/>
      </w:tblGrid>
      <w:tr w:rsidR="00DE56BB" w:rsidRPr="00862735" w14:paraId="4EA276A3" w14:textId="77777777" w:rsidTr="00B23FD6">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B23FD6">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B23FD6">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B23FD6">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B23FD6">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B23FD6">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B23FD6">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B23FD6">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B23FD6">
        <w:tc>
          <w:tcPr>
            <w:tcW w:w="562" w:type="dxa"/>
            <w:vAlign w:val="center"/>
          </w:tcPr>
          <w:p w14:paraId="5A706C4F" w14:textId="5FE84E85" w:rsidR="00DE56BB" w:rsidRPr="00862735" w:rsidRDefault="00112B38" w:rsidP="00112B38">
            <w:pPr>
              <w:jc w:val="center"/>
              <w:rPr>
                <w:noProof/>
              </w:rPr>
            </w:pPr>
            <w:r w:rsidRPr="00862735">
              <w:rPr>
                <w:noProof/>
              </w:rPr>
              <w:lastRenderedPageBreak/>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B23FD6">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B23FD6">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B23FD6">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B23FD6">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B23FD6">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3E7D137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24DBAF4E"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AC4F30">
        <w:rPr>
          <w:noProof/>
        </w:rPr>
        <w:t>Gambar</w:t>
      </w:r>
      <w:r w:rsidR="004A1BEA" w:rsidRPr="00862735">
        <w:rPr>
          <w:noProof/>
        </w:rPr>
        <w:t xml:space="preserve"> </w:t>
      </w:r>
      <w:r w:rsidR="0010452D">
        <w:rPr>
          <w:noProof/>
          <w:lang w:val="en-US"/>
        </w:rPr>
        <w:t>2</w:t>
      </w:r>
      <w:r w:rsidR="004A1BEA" w:rsidRPr="00862735">
        <w:rPr>
          <w:noProof/>
        </w:rPr>
        <w:t>.</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5DEDDD6F" w:rsidR="00371970" w:rsidRPr="00862735" w:rsidRDefault="00441066" w:rsidP="00441066">
      <w:pPr>
        <w:pStyle w:val="Caption"/>
        <w:jc w:val="center"/>
      </w:pPr>
      <w:r>
        <w:t xml:space="preserve">Gambar  </w:t>
      </w:r>
      <w:r>
        <w:fldChar w:fldCharType="begin"/>
      </w:r>
      <w:r>
        <w:instrText xml:space="preserve"> SEQ Gambar_ \* ARABIC </w:instrText>
      </w:r>
      <w:r>
        <w:fldChar w:fldCharType="separate"/>
      </w:r>
      <w:r w:rsidR="00EB59DB">
        <w:rPr>
          <w:noProof/>
        </w:rPr>
        <w:t>2</w:t>
      </w:r>
      <w:r>
        <w:fldChar w:fldCharType="end"/>
      </w:r>
      <w:r>
        <w:rPr>
          <w:lang w:val="en-US"/>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3DF5B14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AC4F30">
        <w:rPr>
          <w:noProof/>
        </w:rPr>
        <w:t>Gambar</w:t>
      </w:r>
      <w:r w:rsidR="00283D1E" w:rsidRPr="00862735">
        <w:rPr>
          <w:noProof/>
        </w:rPr>
        <w:t xml:space="preserve"> </w:t>
      </w:r>
      <w:r w:rsidR="007D0C9A">
        <w:rPr>
          <w:noProof/>
          <w:lang w:val="en-US"/>
        </w:rPr>
        <w:t>3</w:t>
      </w:r>
      <w:r w:rsidR="00283D1E" w:rsidRPr="00862735">
        <w:rPr>
          <w:noProof/>
        </w:rPr>
        <w:t>.</w:t>
      </w:r>
    </w:p>
    <w:p w14:paraId="2BB7FAD4" w14:textId="12942752" w:rsidR="00C52E90" w:rsidRPr="00862735" w:rsidRDefault="00761439" w:rsidP="00C52E90">
      <w:pPr>
        <w:pStyle w:val="ListParagraph"/>
        <w:ind w:left="284"/>
        <w:jc w:val="center"/>
        <w:rPr>
          <w:noProof/>
        </w:rPr>
      </w:pPr>
      <w:r w:rsidRPr="00862735">
        <w:rPr>
          <w:noProof/>
        </w:rPr>
        <w:lastRenderedPageBreak/>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1C0D836A" w:rsidR="00371970" w:rsidRPr="00862735" w:rsidRDefault="00AC4F30" w:rsidP="00EB59DB">
      <w:pPr>
        <w:pStyle w:val="Caption"/>
        <w:spacing w:after="0"/>
        <w:jc w:val="center"/>
        <w:rPr>
          <w:noProof/>
        </w:rPr>
      </w:pPr>
      <w:r>
        <w:t xml:space="preserve">Gambar  </w:t>
      </w:r>
      <w:r>
        <w:fldChar w:fldCharType="begin"/>
      </w:r>
      <w:r>
        <w:instrText xml:space="preserve"> SEQ Gambar_ \* ARABIC </w:instrText>
      </w:r>
      <w:r>
        <w:fldChar w:fldCharType="separate"/>
      </w:r>
      <w:r w:rsidR="00EB59DB">
        <w:rPr>
          <w:noProof/>
        </w:rPr>
        <w:t>3</w:t>
      </w:r>
      <w:r>
        <w:fldChar w:fldCharType="end"/>
      </w:r>
      <w:r>
        <w:rPr>
          <w:lang w:val="en-US"/>
        </w:rPr>
        <w:t xml:space="preserve"> </w:t>
      </w:r>
      <w:r w:rsidR="00E5677A" w:rsidRPr="00862735">
        <w:rPr>
          <w:noProof/>
        </w:rPr>
        <w:t>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6914FC7C"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4</w:t>
      </w:r>
      <w:r w:rsidR="00283D1E" w:rsidRPr="00862735">
        <w:rPr>
          <w:noProof/>
        </w:rPr>
        <w:t>.</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50F5EBB2" w:rsidR="0037197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4</w:t>
      </w:r>
      <w:r>
        <w:fldChar w:fldCharType="end"/>
      </w:r>
      <w:r>
        <w:rPr>
          <w:lang w:val="en-US"/>
        </w:rPr>
        <w:t xml:space="preserve"> </w:t>
      </w:r>
      <w:r w:rsidR="00E5677A" w:rsidRPr="00862735">
        <w:rPr>
          <w:noProof/>
        </w:rPr>
        <w:t>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293645CB"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w:t>
      </w:r>
      <w:r w:rsidR="00AC4F30">
        <w:rPr>
          <w:noProof/>
        </w:rPr>
        <w:t>Gambar</w:t>
      </w:r>
      <w:r w:rsidR="00CC1936" w:rsidRPr="00862735">
        <w:rPr>
          <w:noProof/>
        </w:rPr>
        <w:t xml:space="preserve"> </w:t>
      </w:r>
      <w:r w:rsidR="007D0C9A">
        <w:rPr>
          <w:noProof/>
          <w:lang w:val="en-US"/>
        </w:rPr>
        <w:t>5</w:t>
      </w:r>
      <w:r w:rsidR="00283D1E" w:rsidRPr="00862735">
        <w:rPr>
          <w:noProof/>
        </w:rPr>
        <w:t>.</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3F38AA0D"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5</w:t>
      </w:r>
      <w:r>
        <w:fldChar w:fldCharType="end"/>
      </w:r>
      <w:r>
        <w:rPr>
          <w:lang w:val="en-US"/>
        </w:rPr>
        <w:t xml:space="preserve"> </w:t>
      </w:r>
      <w:r w:rsidR="00E5677A" w:rsidRPr="00862735">
        <w:rPr>
          <w:noProof/>
        </w:rPr>
        <w:t>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4CF7320D"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6</w:t>
      </w:r>
      <w:r w:rsidR="00283D1E" w:rsidRPr="00862735">
        <w:rPr>
          <w:noProof/>
        </w:rPr>
        <w:t>.</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9BCCDA" w:rsidR="001525D1"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6</w:t>
      </w:r>
      <w:r>
        <w:fldChar w:fldCharType="end"/>
      </w:r>
      <w:r>
        <w:rPr>
          <w:lang w:val="en-US"/>
        </w:rPr>
        <w:t xml:space="preserve"> </w:t>
      </w:r>
      <w:r w:rsidR="00E5677A" w:rsidRPr="00862735">
        <w:rPr>
          <w:noProof/>
        </w:rPr>
        <w:t>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60E70029"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7</w:t>
      </w:r>
      <w:r w:rsidR="00283D1E" w:rsidRPr="00862735">
        <w:rPr>
          <w:noProof/>
        </w:rPr>
        <w:t>.</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1D1D6B57"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7</w:t>
      </w:r>
      <w:r>
        <w:fldChar w:fldCharType="end"/>
      </w:r>
      <w:r>
        <w:rPr>
          <w:lang w:val="en-US"/>
        </w:rPr>
        <w:t xml:space="preserve"> </w:t>
      </w:r>
      <w:r w:rsidR="00E5677A" w:rsidRPr="00862735">
        <w:rPr>
          <w:noProof/>
        </w:rPr>
        <w:t>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64785494"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8</w:t>
      </w:r>
      <w:r w:rsidR="00283D1E" w:rsidRPr="00862735">
        <w:rPr>
          <w:noProof/>
        </w:rPr>
        <w:t>.</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58EDCFB2"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8</w:t>
      </w:r>
      <w:r>
        <w:fldChar w:fldCharType="end"/>
      </w:r>
      <w:r>
        <w:rPr>
          <w:lang w:val="en-US"/>
        </w:rPr>
        <w:t xml:space="preserve"> </w:t>
      </w:r>
      <w:r w:rsidR="00E5677A" w:rsidRPr="00862735">
        <w:rPr>
          <w:noProof/>
        </w:rPr>
        <w:t>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0F935D68"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9</w:t>
      </w:r>
      <w:r w:rsidR="00283D1E" w:rsidRPr="00862735">
        <w:rPr>
          <w:noProof/>
        </w:rPr>
        <w:t>.</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7BBEECE8" w:rsidR="00632FF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9</w:t>
      </w:r>
      <w:r>
        <w:fldChar w:fldCharType="end"/>
      </w:r>
      <w:r>
        <w:rPr>
          <w:lang w:val="en-US"/>
        </w:rPr>
        <w:t xml:space="preserve"> </w:t>
      </w:r>
      <w:r w:rsidR="00E5677A" w:rsidRPr="00862735">
        <w:rPr>
          <w:noProof/>
        </w:rPr>
        <w:t>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5839F1F8"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AC4F30">
        <w:rPr>
          <w:noProof/>
        </w:rPr>
        <w:t>Gambar</w:t>
      </w:r>
      <w:r w:rsidR="00283D1E" w:rsidRPr="00862735">
        <w:rPr>
          <w:noProof/>
        </w:rPr>
        <w:t xml:space="preserve"> </w:t>
      </w:r>
      <w:r w:rsidR="0010452D">
        <w:rPr>
          <w:noProof/>
          <w:lang w:val="en-US"/>
        </w:rPr>
        <w:t>10</w:t>
      </w:r>
      <w:r w:rsidR="00283D1E" w:rsidRPr="00862735">
        <w:rPr>
          <w:noProof/>
        </w:rPr>
        <w:t>.</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4BDAB712" w:rsidR="003A4863"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0</w:t>
      </w:r>
      <w:r>
        <w:fldChar w:fldCharType="end"/>
      </w:r>
      <w:r>
        <w:rPr>
          <w:lang w:val="en-US"/>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338DF0AB"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w:t>
      </w:r>
      <w:r w:rsidR="00AC4F30">
        <w:rPr>
          <w:noProof/>
        </w:rPr>
        <w:t>Gambar</w:t>
      </w:r>
      <w:r w:rsidR="00283D1E" w:rsidRPr="00862735">
        <w:rPr>
          <w:noProof/>
        </w:rPr>
        <w:t xml:space="preserve"> </w:t>
      </w:r>
      <w:r w:rsidR="0010452D">
        <w:rPr>
          <w:noProof/>
          <w:lang w:val="en-US"/>
        </w:rPr>
        <w:t>11</w:t>
      </w:r>
      <w:r w:rsidR="00283D1E" w:rsidRPr="00862735">
        <w:rPr>
          <w:noProof/>
        </w:rPr>
        <w:t>.</w:t>
      </w:r>
    </w:p>
    <w:p w14:paraId="24BFEBC3" w14:textId="1DBEC88D" w:rsidR="00AF4000" w:rsidRPr="00862735" w:rsidRDefault="00AF4000" w:rsidP="00AF4000">
      <w:pPr>
        <w:jc w:val="center"/>
        <w:rPr>
          <w:noProof/>
        </w:rPr>
      </w:pPr>
      <w:r w:rsidRPr="00862735">
        <w:rPr>
          <w:noProof/>
          <w:szCs w:val="24"/>
        </w:rPr>
        <w:lastRenderedPageBreak/>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6D17ED6A" w:rsidR="00AF4000"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1</w:t>
      </w:r>
      <w:r>
        <w:fldChar w:fldCharType="end"/>
      </w:r>
      <w:r>
        <w:rPr>
          <w:lang w:val="en-US"/>
        </w:rPr>
        <w:t xml:space="preserve"> </w:t>
      </w:r>
      <w:r w:rsidR="00E5677A" w:rsidRPr="00862735">
        <w:rPr>
          <w:noProof/>
        </w:rPr>
        <w:t xml:space="preserve">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640E1997"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AC4F30">
        <w:rPr>
          <w:noProof/>
        </w:rPr>
        <w:t>Gambar</w:t>
      </w:r>
      <w:r w:rsidR="00283D1E" w:rsidRPr="00862735">
        <w:rPr>
          <w:noProof/>
        </w:rPr>
        <w:t xml:space="preserve"> </w:t>
      </w:r>
      <w:r w:rsidR="0010452D">
        <w:rPr>
          <w:noProof/>
          <w:lang w:val="en-US"/>
        </w:rPr>
        <w:t>12</w:t>
      </w:r>
      <w:r w:rsidR="00283D1E" w:rsidRPr="00862735">
        <w:rPr>
          <w:noProof/>
        </w:rPr>
        <w:t>.</w:t>
      </w:r>
    </w:p>
    <w:p w14:paraId="53C9BBB6" w14:textId="12C8B36C" w:rsidR="00504E6D" w:rsidRPr="00862735" w:rsidRDefault="00504E6D" w:rsidP="00504E6D">
      <w:pPr>
        <w:jc w:val="center"/>
        <w:rPr>
          <w:noProof/>
        </w:rPr>
      </w:pPr>
      <w:r w:rsidRPr="00862735">
        <w:rPr>
          <w:noProof/>
        </w:rPr>
        <w:drawing>
          <wp:inline distT="0" distB="0" distL="0" distR="0" wp14:anchorId="3897E7B0" wp14:editId="712ED83E">
            <wp:extent cx="2987617" cy="1674421"/>
            <wp:effectExtent l="0" t="0" r="3810" b="254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3011479" cy="1687794"/>
                    </a:xfrm>
                    <a:prstGeom prst="rect">
                      <a:avLst/>
                    </a:prstGeom>
                  </pic:spPr>
                </pic:pic>
              </a:graphicData>
            </a:graphic>
          </wp:inline>
        </w:drawing>
      </w:r>
    </w:p>
    <w:p w14:paraId="261791C0" w14:textId="7CF9044A" w:rsidR="00504E6D"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2</w:t>
      </w:r>
      <w:r>
        <w:fldChar w:fldCharType="end"/>
      </w:r>
      <w:r>
        <w:rPr>
          <w:lang w:val="en-US"/>
        </w:rPr>
        <w:t xml:space="preserve"> </w:t>
      </w:r>
      <w:r w:rsidR="00EB5BC9" w:rsidRPr="00862735">
        <w:rPr>
          <w:noProof/>
        </w:rPr>
        <w:t xml:space="preserve">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71959BF1"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AC4F30">
        <w:rPr>
          <w:noProof/>
        </w:rPr>
        <w:t>Gambar</w:t>
      </w:r>
      <w:r w:rsidR="00283D1E" w:rsidRPr="00862735">
        <w:rPr>
          <w:noProof/>
        </w:rPr>
        <w:t xml:space="preserve"> </w:t>
      </w:r>
      <w:r w:rsidR="0010452D">
        <w:rPr>
          <w:noProof/>
          <w:lang w:val="en-US"/>
        </w:rPr>
        <w:t>13</w:t>
      </w:r>
      <w:r w:rsidR="00283D1E" w:rsidRPr="00862735">
        <w:rPr>
          <w:noProof/>
        </w:rPr>
        <w:t>.</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38120F20" w:rsidR="005A0D25"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3</w:t>
      </w:r>
      <w:r>
        <w:fldChar w:fldCharType="end"/>
      </w:r>
      <w:r>
        <w:rPr>
          <w:lang w:val="en-US"/>
        </w:rPr>
        <w:t xml:space="preserve"> </w:t>
      </w:r>
      <w:r w:rsidR="00720810" w:rsidRPr="00862735">
        <w:rPr>
          <w:noProof/>
        </w:rPr>
        <w:t>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1A4346D"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w:t>
      </w:r>
      <w:r w:rsidRPr="00862735">
        <w:rPr>
          <w:noProof/>
          <w:szCs w:val="24"/>
        </w:rPr>
        <w:t xml:space="preserve">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AC4F30">
        <w:rPr>
          <w:noProof/>
        </w:rPr>
        <w:t>Gambar</w:t>
      </w:r>
      <w:r w:rsidR="00283D1E" w:rsidRPr="00862735">
        <w:rPr>
          <w:noProof/>
        </w:rPr>
        <w:t xml:space="preserve"> </w:t>
      </w:r>
      <w:r w:rsidR="0010452D">
        <w:rPr>
          <w:noProof/>
          <w:lang w:val="en-US"/>
        </w:rPr>
        <w:t>14</w:t>
      </w:r>
      <w:r w:rsidR="00283D1E" w:rsidRPr="00862735">
        <w:rPr>
          <w:noProof/>
        </w:rPr>
        <w:t>.</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67E2A4F2" w:rsidR="00F21FBB" w:rsidRPr="00862735"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4</w:t>
      </w:r>
      <w:r>
        <w:fldChar w:fldCharType="end"/>
      </w:r>
      <w:r>
        <w:rPr>
          <w:lang w:val="en-US"/>
        </w:rPr>
        <w:t xml:space="preserve"> </w:t>
      </w:r>
      <w:r w:rsidR="00720810" w:rsidRPr="00862735">
        <w:rPr>
          <w:noProof/>
        </w:rPr>
        <w:t>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ADF515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AC4F30">
        <w:rPr>
          <w:noProof/>
        </w:rPr>
        <w:t>Gambar</w:t>
      </w:r>
      <w:r w:rsidR="00283D1E" w:rsidRPr="00862735">
        <w:rPr>
          <w:noProof/>
        </w:rPr>
        <w:t xml:space="preserve"> </w:t>
      </w:r>
      <w:r w:rsidR="0010452D">
        <w:rPr>
          <w:noProof/>
          <w:lang w:val="en-US"/>
        </w:rPr>
        <w:t>15</w:t>
      </w:r>
      <w:r w:rsidR="00283D1E" w:rsidRPr="00862735">
        <w:rPr>
          <w:noProof/>
        </w:rPr>
        <w:t>.</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1C3F8A6" w:rsidR="000A7D6C" w:rsidRPr="008D3E92" w:rsidRDefault="00EB59DB" w:rsidP="00EB59DB">
      <w:pPr>
        <w:pStyle w:val="Caption"/>
        <w:spacing w:after="0"/>
        <w:jc w:val="center"/>
        <w:rPr>
          <w:noProof/>
          <w:lang w:val="en-US"/>
        </w:rPr>
      </w:pPr>
      <w:r>
        <w:t xml:space="preserve">Gambar  </w:t>
      </w:r>
      <w:r>
        <w:fldChar w:fldCharType="begin"/>
      </w:r>
      <w:r>
        <w:instrText xml:space="preserve"> SEQ Gambar_ \* ARABIC </w:instrText>
      </w:r>
      <w:r>
        <w:fldChar w:fldCharType="separate"/>
      </w:r>
      <w:r>
        <w:rPr>
          <w:noProof/>
        </w:rPr>
        <w:t>15</w:t>
      </w:r>
      <w:r>
        <w:fldChar w:fldCharType="end"/>
      </w:r>
      <w:r>
        <w:rPr>
          <w:lang w:val="en-US"/>
        </w:rPr>
        <w:t xml:space="preserve"> </w:t>
      </w:r>
      <w:r w:rsidR="00720810" w:rsidRPr="00862735">
        <w:rPr>
          <w:noProof/>
        </w:rPr>
        <w:t>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A48D70D"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AC4F30">
        <w:rPr>
          <w:noProof/>
        </w:rPr>
        <w:t>Gambar</w:t>
      </w:r>
      <w:r w:rsidR="00283D1E" w:rsidRPr="00862735">
        <w:rPr>
          <w:noProof/>
        </w:rPr>
        <w:t xml:space="preserve"> </w:t>
      </w:r>
      <w:r w:rsidR="0010452D">
        <w:rPr>
          <w:noProof/>
          <w:lang w:val="en-US"/>
        </w:rPr>
        <w:t>16</w:t>
      </w:r>
      <w:r w:rsidR="00283D1E" w:rsidRPr="00862735">
        <w:rPr>
          <w:noProof/>
        </w:rPr>
        <w:t>.</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332CBB6E" w14:textId="1964420C" w:rsidR="00AC4F30" w:rsidRPr="00AC4F30" w:rsidRDefault="00EB59DB" w:rsidP="00EB59DB">
      <w:pPr>
        <w:pStyle w:val="Caption"/>
        <w:spacing w:after="0"/>
        <w:jc w:val="center"/>
        <w:rPr>
          <w:noProof/>
        </w:rPr>
      </w:pPr>
      <w:r>
        <w:t xml:space="preserve">Gambar  </w:t>
      </w:r>
      <w:r>
        <w:fldChar w:fldCharType="begin"/>
      </w:r>
      <w:r>
        <w:instrText xml:space="preserve"> SEQ Gambar_ \* ARABIC </w:instrText>
      </w:r>
      <w:r>
        <w:fldChar w:fldCharType="separate"/>
      </w:r>
      <w:r>
        <w:rPr>
          <w:noProof/>
        </w:rPr>
        <w:t>16</w:t>
      </w:r>
      <w:r>
        <w:fldChar w:fldCharType="end"/>
      </w:r>
      <w:r>
        <w:rPr>
          <w:lang w:val="en-US"/>
        </w:rPr>
        <w:t xml:space="preserve"> </w:t>
      </w:r>
      <w:r w:rsidR="00720810" w:rsidRPr="00862735">
        <w:rPr>
          <w:noProof/>
        </w:rPr>
        <w:t>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lastRenderedPageBreak/>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243614FA"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851"/>
        <w:gridCol w:w="425"/>
        <w:gridCol w:w="851"/>
        <w:gridCol w:w="437"/>
      </w:tblGrid>
      <w:tr w:rsidR="007D32C9" w:rsidRPr="00862735" w14:paraId="293311A0" w14:textId="77777777" w:rsidTr="00EF43DD">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851"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425"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EF43DD">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851"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425"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EF43DD">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851"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425"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EF43DD">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851"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425"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EF43DD">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851"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425"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EF43DD">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851"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425"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EF43DD">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851"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425"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EF43DD">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851"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425"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EF43DD">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851"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425"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3587E930"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32AA4E42"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0906738F"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1BEF87EB"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lastRenderedPageBreak/>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1200B704"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EC62D9">
      <w:pPr>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43696387"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400926B4"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1872310"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F12CA2">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lastRenderedPageBreak/>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3ADE5F25"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AC4F30">
        <w:rPr>
          <w:noProof/>
        </w:rPr>
        <w:t>Gambar</w:t>
      </w:r>
      <w:r w:rsidR="0035628C" w:rsidRPr="00862735">
        <w:rPr>
          <w:noProof/>
        </w:rPr>
        <w:t xml:space="preserve"> </w:t>
      </w:r>
      <w:r w:rsidR="008101D9">
        <w:rPr>
          <w:noProof/>
          <w:lang w:val="en-US"/>
        </w:rPr>
        <w:t>17</w:t>
      </w:r>
      <w:r w:rsidR="001E50C4" w:rsidRPr="00862735">
        <w:rPr>
          <w:noProof/>
        </w:rPr>
        <w:t>.</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5260F1D8" w:rsidR="005C71AC" w:rsidRPr="00862735" w:rsidRDefault="00EB59DB" w:rsidP="00EB59DB">
      <w:pPr>
        <w:pStyle w:val="Caption"/>
        <w:spacing w:after="0"/>
        <w:jc w:val="center"/>
        <w:rPr>
          <w:noProof/>
          <w:szCs w:val="24"/>
        </w:rPr>
      </w:pPr>
      <w:r>
        <w:t xml:space="preserve">Gambar  </w:t>
      </w:r>
      <w:r>
        <w:fldChar w:fldCharType="begin"/>
      </w:r>
      <w:r>
        <w:instrText xml:space="preserve"> SEQ Gambar_ \* ARABIC </w:instrText>
      </w:r>
      <w:r>
        <w:fldChar w:fldCharType="separate"/>
      </w:r>
      <w:r>
        <w:rPr>
          <w:noProof/>
        </w:rPr>
        <w:t>17</w:t>
      </w:r>
      <w:r>
        <w:fldChar w:fldCharType="end"/>
      </w:r>
      <w:r>
        <w:rPr>
          <w:lang w:val="en-US"/>
        </w:rPr>
        <w:t xml:space="preserve"> </w:t>
      </w:r>
      <w:r w:rsidR="0035628C" w:rsidRPr="00862735">
        <w:rPr>
          <w:noProof/>
        </w:rPr>
        <w:t>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vol. 08, no. 02, pp. 112–121, 2014, [Online]. Available: 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w:t>
      </w:r>
      <w:r w:rsidRPr="00862735">
        <w:rPr>
          <w:noProof/>
          <w:szCs w:val="24"/>
        </w:rPr>
        <w:lastRenderedPageBreak/>
        <w:t xml:space="preserve">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D4610">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27843" w14:textId="77777777" w:rsidR="00EA0339" w:rsidRDefault="00EA0339">
      <w:r>
        <w:separator/>
      </w:r>
    </w:p>
  </w:endnote>
  <w:endnote w:type="continuationSeparator" w:id="0">
    <w:p w14:paraId="31DF59AA" w14:textId="77777777" w:rsidR="00EA0339" w:rsidRDefault="00EA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31E44" w14:textId="77777777" w:rsidR="00EA0339" w:rsidRDefault="00EA0339"/>
  </w:footnote>
  <w:footnote w:type="continuationSeparator" w:id="0">
    <w:p w14:paraId="3528B53F" w14:textId="77777777" w:rsidR="00EA0339" w:rsidRDefault="00EA03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6491"/>
    <w:rsid w:val="000074B8"/>
    <w:rsid w:val="000322F2"/>
    <w:rsid w:val="00032DAA"/>
    <w:rsid w:val="00035594"/>
    <w:rsid w:val="00041EC1"/>
    <w:rsid w:val="00042E13"/>
    <w:rsid w:val="0004507C"/>
    <w:rsid w:val="00053DA3"/>
    <w:rsid w:val="0007268E"/>
    <w:rsid w:val="0007298E"/>
    <w:rsid w:val="00073B6B"/>
    <w:rsid w:val="00077E89"/>
    <w:rsid w:val="00081063"/>
    <w:rsid w:val="00083865"/>
    <w:rsid w:val="00086333"/>
    <w:rsid w:val="00096BD7"/>
    <w:rsid w:val="000A0FF3"/>
    <w:rsid w:val="000A168B"/>
    <w:rsid w:val="000A178D"/>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E0AEF"/>
    <w:rsid w:val="000E21DF"/>
    <w:rsid w:val="000E4638"/>
    <w:rsid w:val="000E62F3"/>
    <w:rsid w:val="000F0B9D"/>
    <w:rsid w:val="000F6DFB"/>
    <w:rsid w:val="000F77DE"/>
    <w:rsid w:val="0010452D"/>
    <w:rsid w:val="001049B2"/>
    <w:rsid w:val="00104BB0"/>
    <w:rsid w:val="0010794E"/>
    <w:rsid w:val="001114CF"/>
    <w:rsid w:val="00112B38"/>
    <w:rsid w:val="00123C54"/>
    <w:rsid w:val="0012449A"/>
    <w:rsid w:val="0012769E"/>
    <w:rsid w:val="0013354F"/>
    <w:rsid w:val="00137B73"/>
    <w:rsid w:val="0014085A"/>
    <w:rsid w:val="00143F2E"/>
    <w:rsid w:val="00144E72"/>
    <w:rsid w:val="00152434"/>
    <w:rsid w:val="001525D1"/>
    <w:rsid w:val="00156A49"/>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345B8"/>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B2E7F"/>
    <w:rsid w:val="002C0E3D"/>
    <w:rsid w:val="002D5963"/>
    <w:rsid w:val="002D78E0"/>
    <w:rsid w:val="002E0759"/>
    <w:rsid w:val="002E3526"/>
    <w:rsid w:val="002E59F3"/>
    <w:rsid w:val="002E5B1D"/>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568D"/>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3EC"/>
    <w:rsid w:val="004058EA"/>
    <w:rsid w:val="00407E74"/>
    <w:rsid w:val="00410AF5"/>
    <w:rsid w:val="004145DE"/>
    <w:rsid w:val="00414FA0"/>
    <w:rsid w:val="004268BF"/>
    <w:rsid w:val="0043144F"/>
    <w:rsid w:val="00431BFA"/>
    <w:rsid w:val="004353CF"/>
    <w:rsid w:val="004371C5"/>
    <w:rsid w:val="00441066"/>
    <w:rsid w:val="00441200"/>
    <w:rsid w:val="0044576F"/>
    <w:rsid w:val="00445F20"/>
    <w:rsid w:val="00451328"/>
    <w:rsid w:val="004631BC"/>
    <w:rsid w:val="00464092"/>
    <w:rsid w:val="00466246"/>
    <w:rsid w:val="00467E1A"/>
    <w:rsid w:val="0047036A"/>
    <w:rsid w:val="00475BEA"/>
    <w:rsid w:val="00484761"/>
    <w:rsid w:val="00484DD5"/>
    <w:rsid w:val="004933C6"/>
    <w:rsid w:val="0049754A"/>
    <w:rsid w:val="0049797C"/>
    <w:rsid w:val="004A1BEA"/>
    <w:rsid w:val="004A2B47"/>
    <w:rsid w:val="004A4C9D"/>
    <w:rsid w:val="004A5D88"/>
    <w:rsid w:val="004A5D96"/>
    <w:rsid w:val="004A72C8"/>
    <w:rsid w:val="004C1E16"/>
    <w:rsid w:val="004C2543"/>
    <w:rsid w:val="004C4279"/>
    <w:rsid w:val="004D15CA"/>
    <w:rsid w:val="004D1E19"/>
    <w:rsid w:val="004D4610"/>
    <w:rsid w:val="004D7CB2"/>
    <w:rsid w:val="004E0A32"/>
    <w:rsid w:val="004E3E4C"/>
    <w:rsid w:val="004F0975"/>
    <w:rsid w:val="004F0B2A"/>
    <w:rsid w:val="004F1595"/>
    <w:rsid w:val="004F23A0"/>
    <w:rsid w:val="004F44F6"/>
    <w:rsid w:val="005003E3"/>
    <w:rsid w:val="0050169C"/>
    <w:rsid w:val="00504E6D"/>
    <w:rsid w:val="005052CD"/>
    <w:rsid w:val="0052202F"/>
    <w:rsid w:val="00524149"/>
    <w:rsid w:val="005245CE"/>
    <w:rsid w:val="00526EDD"/>
    <w:rsid w:val="00531720"/>
    <w:rsid w:val="0054125F"/>
    <w:rsid w:val="00550A26"/>
    <w:rsid w:val="00550BF5"/>
    <w:rsid w:val="005607EE"/>
    <w:rsid w:val="00560869"/>
    <w:rsid w:val="00565BAB"/>
    <w:rsid w:val="00567A70"/>
    <w:rsid w:val="00567EB1"/>
    <w:rsid w:val="0057119A"/>
    <w:rsid w:val="00573290"/>
    <w:rsid w:val="00574290"/>
    <w:rsid w:val="00591701"/>
    <w:rsid w:val="0059468B"/>
    <w:rsid w:val="00597BC9"/>
    <w:rsid w:val="00597DB2"/>
    <w:rsid w:val="005A0D25"/>
    <w:rsid w:val="005A2A15"/>
    <w:rsid w:val="005B4197"/>
    <w:rsid w:val="005B4E15"/>
    <w:rsid w:val="005B579A"/>
    <w:rsid w:val="005B5906"/>
    <w:rsid w:val="005B606F"/>
    <w:rsid w:val="005B7729"/>
    <w:rsid w:val="005C71AC"/>
    <w:rsid w:val="005D11D0"/>
    <w:rsid w:val="005D1B15"/>
    <w:rsid w:val="005D2824"/>
    <w:rsid w:val="005D42B0"/>
    <w:rsid w:val="005D4F1A"/>
    <w:rsid w:val="005D6EAF"/>
    <w:rsid w:val="005D72BB"/>
    <w:rsid w:val="005D7896"/>
    <w:rsid w:val="005E692F"/>
    <w:rsid w:val="005F2549"/>
    <w:rsid w:val="00600977"/>
    <w:rsid w:val="00605206"/>
    <w:rsid w:val="0061264F"/>
    <w:rsid w:val="0062114B"/>
    <w:rsid w:val="00623698"/>
    <w:rsid w:val="00624A3A"/>
    <w:rsid w:val="00625E96"/>
    <w:rsid w:val="00632220"/>
    <w:rsid w:val="00632FFD"/>
    <w:rsid w:val="006371DB"/>
    <w:rsid w:val="006374C9"/>
    <w:rsid w:val="00641B2B"/>
    <w:rsid w:val="00647C09"/>
    <w:rsid w:val="00647EC6"/>
    <w:rsid w:val="00651F2C"/>
    <w:rsid w:val="00676F09"/>
    <w:rsid w:val="00682E15"/>
    <w:rsid w:val="00685062"/>
    <w:rsid w:val="00693D5D"/>
    <w:rsid w:val="006961FE"/>
    <w:rsid w:val="00696A08"/>
    <w:rsid w:val="006A00FA"/>
    <w:rsid w:val="006A4714"/>
    <w:rsid w:val="006A69EB"/>
    <w:rsid w:val="006B7F03"/>
    <w:rsid w:val="006C1459"/>
    <w:rsid w:val="006D66B9"/>
    <w:rsid w:val="006E55F1"/>
    <w:rsid w:val="006F40A6"/>
    <w:rsid w:val="00704F58"/>
    <w:rsid w:val="00720810"/>
    <w:rsid w:val="0072376D"/>
    <w:rsid w:val="00725B45"/>
    <w:rsid w:val="007334A2"/>
    <w:rsid w:val="00733E88"/>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0C9A"/>
    <w:rsid w:val="007D32C9"/>
    <w:rsid w:val="007D4058"/>
    <w:rsid w:val="007E5E5F"/>
    <w:rsid w:val="007F06B3"/>
    <w:rsid w:val="007F34DD"/>
    <w:rsid w:val="007F6260"/>
    <w:rsid w:val="007F7AA6"/>
    <w:rsid w:val="007F7D5D"/>
    <w:rsid w:val="008009E7"/>
    <w:rsid w:val="00807080"/>
    <w:rsid w:val="00807A64"/>
    <w:rsid w:val="008101D9"/>
    <w:rsid w:val="00811195"/>
    <w:rsid w:val="00811A5C"/>
    <w:rsid w:val="00812AF7"/>
    <w:rsid w:val="00823624"/>
    <w:rsid w:val="008262A5"/>
    <w:rsid w:val="00832B52"/>
    <w:rsid w:val="008374A5"/>
    <w:rsid w:val="008379CB"/>
    <w:rsid w:val="00837E47"/>
    <w:rsid w:val="00846B05"/>
    <w:rsid w:val="00846DC3"/>
    <w:rsid w:val="00847F46"/>
    <w:rsid w:val="0085183B"/>
    <w:rsid w:val="008518FE"/>
    <w:rsid w:val="0085659C"/>
    <w:rsid w:val="00860AF1"/>
    <w:rsid w:val="00862735"/>
    <w:rsid w:val="008661C7"/>
    <w:rsid w:val="00872026"/>
    <w:rsid w:val="00873BFD"/>
    <w:rsid w:val="00873F95"/>
    <w:rsid w:val="0087792E"/>
    <w:rsid w:val="00883EAF"/>
    <w:rsid w:val="00885258"/>
    <w:rsid w:val="00887DE1"/>
    <w:rsid w:val="008923D4"/>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0551F"/>
    <w:rsid w:val="0091035B"/>
    <w:rsid w:val="0091754B"/>
    <w:rsid w:val="00917E36"/>
    <w:rsid w:val="009276D1"/>
    <w:rsid w:val="009402D8"/>
    <w:rsid w:val="0099210C"/>
    <w:rsid w:val="0099339B"/>
    <w:rsid w:val="00993E3E"/>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134A"/>
    <w:rsid w:val="00A83DDD"/>
    <w:rsid w:val="00A851D1"/>
    <w:rsid w:val="00A86081"/>
    <w:rsid w:val="00A91B79"/>
    <w:rsid w:val="00A95C50"/>
    <w:rsid w:val="00A95EC9"/>
    <w:rsid w:val="00A968F0"/>
    <w:rsid w:val="00AA3495"/>
    <w:rsid w:val="00AA7E40"/>
    <w:rsid w:val="00AB4814"/>
    <w:rsid w:val="00AB70B7"/>
    <w:rsid w:val="00AB79A6"/>
    <w:rsid w:val="00AB7A57"/>
    <w:rsid w:val="00AC4850"/>
    <w:rsid w:val="00AC4F30"/>
    <w:rsid w:val="00AC7676"/>
    <w:rsid w:val="00AC7D1B"/>
    <w:rsid w:val="00AD3E34"/>
    <w:rsid w:val="00AD53BC"/>
    <w:rsid w:val="00AD73F5"/>
    <w:rsid w:val="00AF023B"/>
    <w:rsid w:val="00AF26CA"/>
    <w:rsid w:val="00AF4000"/>
    <w:rsid w:val="00B0664C"/>
    <w:rsid w:val="00B06794"/>
    <w:rsid w:val="00B10FE8"/>
    <w:rsid w:val="00B23FD6"/>
    <w:rsid w:val="00B242A1"/>
    <w:rsid w:val="00B4390E"/>
    <w:rsid w:val="00B47B59"/>
    <w:rsid w:val="00B47CAC"/>
    <w:rsid w:val="00B53A59"/>
    <w:rsid w:val="00B53F81"/>
    <w:rsid w:val="00B547CE"/>
    <w:rsid w:val="00B5567C"/>
    <w:rsid w:val="00B56C2B"/>
    <w:rsid w:val="00B62A06"/>
    <w:rsid w:val="00B62CAC"/>
    <w:rsid w:val="00B63EF0"/>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223"/>
    <w:rsid w:val="00BF629B"/>
    <w:rsid w:val="00BF655C"/>
    <w:rsid w:val="00C035EF"/>
    <w:rsid w:val="00C03DF4"/>
    <w:rsid w:val="00C045D2"/>
    <w:rsid w:val="00C075EF"/>
    <w:rsid w:val="00C07C64"/>
    <w:rsid w:val="00C11E83"/>
    <w:rsid w:val="00C1555D"/>
    <w:rsid w:val="00C2378A"/>
    <w:rsid w:val="00C3257E"/>
    <w:rsid w:val="00C33209"/>
    <w:rsid w:val="00C378A1"/>
    <w:rsid w:val="00C42506"/>
    <w:rsid w:val="00C42B03"/>
    <w:rsid w:val="00C52E90"/>
    <w:rsid w:val="00C621D6"/>
    <w:rsid w:val="00C63C44"/>
    <w:rsid w:val="00C65AC5"/>
    <w:rsid w:val="00C751D0"/>
    <w:rsid w:val="00C80B7B"/>
    <w:rsid w:val="00C82D86"/>
    <w:rsid w:val="00C867BE"/>
    <w:rsid w:val="00C87490"/>
    <w:rsid w:val="00C87617"/>
    <w:rsid w:val="00CA1E42"/>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10E3"/>
    <w:rsid w:val="00D32280"/>
    <w:rsid w:val="00D334B0"/>
    <w:rsid w:val="00D343F5"/>
    <w:rsid w:val="00D35016"/>
    <w:rsid w:val="00D3563B"/>
    <w:rsid w:val="00D445DF"/>
    <w:rsid w:val="00D53B36"/>
    <w:rsid w:val="00D5536F"/>
    <w:rsid w:val="00D56935"/>
    <w:rsid w:val="00D62C73"/>
    <w:rsid w:val="00D6332D"/>
    <w:rsid w:val="00D74426"/>
    <w:rsid w:val="00D756C3"/>
    <w:rsid w:val="00D758C6"/>
    <w:rsid w:val="00D909E8"/>
    <w:rsid w:val="00D90C10"/>
    <w:rsid w:val="00D92E96"/>
    <w:rsid w:val="00D93836"/>
    <w:rsid w:val="00D94150"/>
    <w:rsid w:val="00D96266"/>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0339"/>
    <w:rsid w:val="00EA3089"/>
    <w:rsid w:val="00EB066E"/>
    <w:rsid w:val="00EB2E9D"/>
    <w:rsid w:val="00EB59DB"/>
    <w:rsid w:val="00EB5BC9"/>
    <w:rsid w:val="00EC371C"/>
    <w:rsid w:val="00EC4FAA"/>
    <w:rsid w:val="00EC62D9"/>
    <w:rsid w:val="00EC68DA"/>
    <w:rsid w:val="00EC6DBB"/>
    <w:rsid w:val="00ED59D5"/>
    <w:rsid w:val="00EE6FFC"/>
    <w:rsid w:val="00EF10AC"/>
    <w:rsid w:val="00EF3A07"/>
    <w:rsid w:val="00EF43DD"/>
    <w:rsid w:val="00EF4701"/>
    <w:rsid w:val="00EF564E"/>
    <w:rsid w:val="00F04CD7"/>
    <w:rsid w:val="00F11CFC"/>
    <w:rsid w:val="00F12730"/>
    <w:rsid w:val="00F12CA2"/>
    <w:rsid w:val="00F1388D"/>
    <w:rsid w:val="00F21FBB"/>
    <w:rsid w:val="00F22198"/>
    <w:rsid w:val="00F221C5"/>
    <w:rsid w:val="00F22472"/>
    <w:rsid w:val="00F22B94"/>
    <w:rsid w:val="00F24A96"/>
    <w:rsid w:val="00F304C7"/>
    <w:rsid w:val="00F33B13"/>
    <w:rsid w:val="00F33D49"/>
    <w:rsid w:val="00F33EED"/>
    <w:rsid w:val="00F3481E"/>
    <w:rsid w:val="00F35074"/>
    <w:rsid w:val="00F370C6"/>
    <w:rsid w:val="00F41227"/>
    <w:rsid w:val="00F427BF"/>
    <w:rsid w:val="00F44728"/>
    <w:rsid w:val="00F45FC7"/>
    <w:rsid w:val="00F471F2"/>
    <w:rsid w:val="00F5188D"/>
    <w:rsid w:val="00F54AF3"/>
    <w:rsid w:val="00F54D97"/>
    <w:rsid w:val="00F577F6"/>
    <w:rsid w:val="00F65266"/>
    <w:rsid w:val="00F67308"/>
    <w:rsid w:val="00F74FCE"/>
    <w:rsid w:val="00F751E1"/>
    <w:rsid w:val="00F81171"/>
    <w:rsid w:val="00F833A6"/>
    <w:rsid w:val="00F879C6"/>
    <w:rsid w:val="00F92ABD"/>
    <w:rsid w:val="00F9538E"/>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1</TotalTime>
  <Pages>12</Pages>
  <Words>12971</Words>
  <Characters>7393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73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453</cp:revision>
  <cp:lastPrinted>2023-05-25T10:10:00Z</cp:lastPrinted>
  <dcterms:created xsi:type="dcterms:W3CDTF">2023-04-21T12:02:00Z</dcterms:created>
  <dcterms:modified xsi:type="dcterms:W3CDTF">2023-05-29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